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58501F" w:rsidP="00EC18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pict>
          <v:rect id="_x0000_s1070" style="position:absolute;left:0;text-align:left;margin-left:383.9pt;margin-top:-64pt;width:25.95pt;height:25.8pt;z-index:251718656" stroked="f"/>
        </w:pict>
      </w:r>
      <w:r>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41647E" w:rsidRPr="00C513D0">
        <w:rPr>
          <w:rFonts w:ascii="Times New Roman" w:hAnsi="Times New Roman" w:cs="Times New Roman"/>
          <w:b/>
          <w:i/>
          <w:sz w:val="28"/>
          <w:szCs w:val="28"/>
        </w:rPr>
        <w:t>FRAMEWORK 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eastAsia="id-ID"/>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58501F"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58501F">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C513D0"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C513D0">
        <w:rPr>
          <w:rFonts w:cs="Times New Roman"/>
          <w:sz w:val="24"/>
          <w:szCs w:val="24"/>
          <w:lang w:val="id-ID"/>
        </w:rPr>
        <w:lastRenderedPageBreak/>
        <w:t>HALAMAN PERSETUJUAN KOMISI PEMBIMBING</w:t>
      </w:r>
      <w:bookmarkEnd w:id="1"/>
      <w:bookmarkEnd w:id="2"/>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7528A3" w:rsidRPr="00C513D0" w:rsidRDefault="007528A3"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i/>
          <w:iCs/>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PROPOSAL</w:t>
      </w: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SKRIPSI</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Telah Disetujui untuk Diajukan dalam Ujian Proposal Skripsi</w:t>
      </w: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 xml:space="preserve">Pada Tanggal </w:t>
      </w:r>
      <w:r w:rsidR="00E63EA1" w:rsidRPr="00C513D0">
        <w:rPr>
          <w:rFonts w:ascii="Times New Roman" w:hAnsi="Times New Roman" w:cs="Times New Roman"/>
          <w:szCs w:val="24"/>
        </w:rPr>
        <w:t>29 Mei 2023</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C513D0" w:rsidTr="0011388E">
        <w:trPr>
          <w:trHeight w:val="454"/>
          <w:jc w:val="center"/>
        </w:trPr>
        <w:tc>
          <w:tcPr>
            <w:tcW w:w="4025" w:type="dxa"/>
          </w:tcPr>
          <w:p w:rsidR="0011388E" w:rsidRPr="00C513D0" w:rsidRDefault="0011388E" w:rsidP="0011388E">
            <w:pPr>
              <w:jc w:val="center"/>
              <w:rPr>
                <w:b/>
                <w:bCs/>
                <w:szCs w:val="24"/>
              </w:rPr>
            </w:pPr>
            <w:r w:rsidRPr="00C513D0">
              <w:rPr>
                <w:b/>
                <w:bCs/>
                <w:szCs w:val="24"/>
              </w:rPr>
              <w:t>Pembimbing I</w:t>
            </w:r>
          </w:p>
        </w:tc>
        <w:tc>
          <w:tcPr>
            <w:tcW w:w="4025" w:type="dxa"/>
          </w:tcPr>
          <w:p w:rsidR="0011388E" w:rsidRPr="00C513D0" w:rsidRDefault="0011388E" w:rsidP="0011388E">
            <w:pPr>
              <w:jc w:val="center"/>
              <w:rPr>
                <w:b/>
                <w:bCs/>
                <w:szCs w:val="24"/>
              </w:rPr>
            </w:pPr>
            <w:r w:rsidRPr="00C513D0">
              <w:rPr>
                <w:b/>
                <w:bCs/>
                <w:szCs w:val="24"/>
              </w:rPr>
              <w:t>Pembimbing II</w:t>
            </w:r>
          </w:p>
        </w:tc>
      </w:tr>
      <w:tr w:rsidR="0011388E" w:rsidRPr="00C513D0" w:rsidTr="0011388E">
        <w:trPr>
          <w:trHeight w:val="454"/>
          <w:jc w:val="center"/>
        </w:trPr>
        <w:tc>
          <w:tcPr>
            <w:tcW w:w="4025" w:type="dxa"/>
          </w:tcPr>
          <w:p w:rsidR="0011388E" w:rsidRPr="00C513D0" w:rsidRDefault="0011388E" w:rsidP="0011388E">
            <w:pPr>
              <w:jc w:val="center"/>
              <w:rPr>
                <w:b/>
                <w:bCs/>
                <w:szCs w:val="24"/>
              </w:rPr>
            </w:pPr>
          </w:p>
        </w:tc>
        <w:tc>
          <w:tcPr>
            <w:tcW w:w="4025" w:type="dxa"/>
          </w:tcPr>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tc>
      </w:tr>
      <w:tr w:rsidR="0011388E" w:rsidRPr="00C513D0" w:rsidTr="0011388E">
        <w:trPr>
          <w:trHeight w:val="454"/>
          <w:jc w:val="center"/>
        </w:trPr>
        <w:tc>
          <w:tcPr>
            <w:tcW w:w="4025" w:type="dxa"/>
          </w:tcPr>
          <w:p w:rsidR="0011388E" w:rsidRPr="00C513D0" w:rsidRDefault="0011388E" w:rsidP="0011388E">
            <w:pPr>
              <w:jc w:val="center"/>
              <w:rPr>
                <w:b/>
                <w:bCs/>
                <w:szCs w:val="24"/>
                <w:u w:val="single"/>
              </w:rPr>
            </w:pPr>
            <w:r w:rsidRPr="00C513D0">
              <w:rPr>
                <w:b/>
                <w:bCs/>
                <w:szCs w:val="24"/>
                <w:u w:val="single"/>
              </w:rPr>
              <w:t>Bayu Nugraha, M.MSi</w:t>
            </w:r>
          </w:p>
          <w:p w:rsidR="0011388E" w:rsidRPr="00C513D0" w:rsidRDefault="00F31CE3" w:rsidP="0011388E">
            <w:pPr>
              <w:jc w:val="center"/>
              <w:rPr>
                <w:b/>
                <w:bCs/>
                <w:szCs w:val="24"/>
              </w:rPr>
            </w:pPr>
            <w:r w:rsidRPr="00C513D0">
              <w:rPr>
                <w:b/>
                <w:bCs/>
                <w:szCs w:val="24"/>
              </w:rPr>
              <w:t>NIK.1166012018112</w:t>
            </w:r>
          </w:p>
        </w:tc>
        <w:tc>
          <w:tcPr>
            <w:tcW w:w="4025" w:type="dxa"/>
          </w:tcPr>
          <w:p w:rsidR="0011388E" w:rsidRPr="00C513D0" w:rsidRDefault="0011388E" w:rsidP="0011388E">
            <w:pPr>
              <w:jc w:val="center"/>
              <w:rPr>
                <w:b/>
                <w:bCs/>
                <w:szCs w:val="24"/>
                <w:u w:val="single"/>
              </w:rPr>
            </w:pPr>
            <w:r w:rsidRPr="00C513D0">
              <w:rPr>
                <w:b/>
                <w:bCs/>
                <w:szCs w:val="24"/>
                <w:u w:val="single"/>
              </w:rPr>
              <w:t>Agus Byna, M.Kom</w:t>
            </w:r>
          </w:p>
          <w:p w:rsidR="0011388E" w:rsidRPr="00C513D0" w:rsidRDefault="0011388E" w:rsidP="0011388E">
            <w:pPr>
              <w:jc w:val="center"/>
              <w:rPr>
                <w:b/>
                <w:bCs/>
                <w:szCs w:val="24"/>
              </w:rPr>
            </w:pPr>
            <w:r w:rsidRPr="00C513D0">
              <w:rPr>
                <w:b/>
                <w:bCs/>
                <w:szCs w:val="24"/>
              </w:rPr>
              <w:t>NIK.</w:t>
            </w:r>
            <w:r w:rsidR="00F31CE3" w:rsidRPr="00C513D0">
              <w:t xml:space="preserve"> </w:t>
            </w:r>
            <w:r w:rsidR="00F31CE3" w:rsidRPr="00C513D0">
              <w:rPr>
                <w:b/>
                <w:bCs/>
                <w:szCs w:val="24"/>
              </w:rPr>
              <w:t>1166042012231</w:t>
            </w:r>
          </w:p>
        </w:tc>
      </w:tr>
    </w:tbl>
    <w:p w:rsidR="00F5151D" w:rsidRPr="00C513D0" w:rsidRDefault="00F5151D"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sectPr w:rsidR="007528A3" w:rsidRPr="00C513D0" w:rsidSect="0028357D">
          <w:pgSz w:w="11907" w:h="16839" w:code="9"/>
          <w:pgMar w:top="2268" w:right="1701" w:bottom="1701" w:left="2268" w:header="709" w:footer="709" w:gutter="0"/>
          <w:pgNumType w:fmt="lowerRoman"/>
          <w:cols w:space="708"/>
          <w:titlePg/>
          <w:docGrid w:linePitch="360"/>
        </w:sectPr>
      </w:pPr>
    </w:p>
    <w:p w:rsidR="007528A3" w:rsidRPr="00C513D0" w:rsidRDefault="007528A3" w:rsidP="007528A3">
      <w:pPr>
        <w:pStyle w:val="Heading1"/>
        <w:numPr>
          <w:ilvl w:val="0"/>
          <w:numId w:val="0"/>
        </w:numPr>
        <w:spacing w:after="0" w:line="480" w:lineRule="auto"/>
        <w:ind w:left="289"/>
        <w:rPr>
          <w:rFonts w:cs="Times New Roman"/>
          <w:sz w:val="24"/>
          <w:szCs w:val="24"/>
          <w:lang w:val="id-ID"/>
        </w:rPr>
      </w:pPr>
      <w:bookmarkStart w:id="3" w:name="_Toc131671842"/>
      <w:bookmarkStart w:id="4" w:name="_Toc112513544"/>
      <w:r w:rsidRPr="00C513D0">
        <w:rPr>
          <w:rFonts w:cs="Times New Roman"/>
          <w:sz w:val="24"/>
          <w:szCs w:val="24"/>
          <w:lang w:val="id-ID"/>
        </w:rPr>
        <w:lastRenderedPageBreak/>
        <w:t>HALAMAN PENGESAHAN DEWAN PENGUJI</w:t>
      </w:r>
      <w:bookmarkEnd w:id="3"/>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PROPOSAL</w:t>
      </w: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SKRIPSI</w:t>
      </w:r>
    </w:p>
    <w:p w:rsidR="007528A3" w:rsidRPr="00C513D0" w:rsidRDefault="007528A3" w:rsidP="007528A3">
      <w:pPr>
        <w:jc w:val="center"/>
        <w:rPr>
          <w:rFonts w:ascii="Times New Roman" w:hAnsi="Times New Roman" w:cs="Times New Roman"/>
          <w:szCs w:val="24"/>
        </w:rPr>
      </w:pPr>
    </w:p>
    <w:p w:rsidR="007528A3" w:rsidRPr="00C513D0" w:rsidRDefault="007528A3" w:rsidP="007528A3">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Telah Diujikan dan Dipertimbangkan Dosen Penguji Proposal Skripsi</w:t>
      </w: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pada Tanggal</w:t>
      </w:r>
      <w:r w:rsidR="00EC18B8" w:rsidRPr="00C513D0">
        <w:rPr>
          <w:rFonts w:ascii="Times New Roman" w:hAnsi="Times New Roman" w:cs="Times New Roman"/>
          <w:bCs/>
          <w:sz w:val="24"/>
          <w:szCs w:val="24"/>
        </w:rPr>
        <w:t xml:space="preserve"> </w:t>
      </w:r>
      <w:r w:rsidR="00E63EA1" w:rsidRPr="00C513D0">
        <w:rPr>
          <w:rFonts w:ascii="Times New Roman" w:hAnsi="Times New Roman" w:cs="Times New Roman"/>
          <w:bCs/>
          <w:sz w:val="24"/>
          <w:szCs w:val="24"/>
        </w:rPr>
        <w:t>29 Mei 2023</w:t>
      </w:r>
    </w:p>
    <w:p w:rsidR="007528A3" w:rsidRPr="00C513D0" w:rsidRDefault="007528A3" w:rsidP="007528A3">
      <w:pPr>
        <w:rPr>
          <w:rFonts w:ascii="Times New Roman" w:hAnsi="Times New Roman" w:cs="Times New Roman"/>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Default="00370ECE" w:rsidP="00935378">
            <w:pPr>
              <w:jc w:val="center"/>
              <w:rPr>
                <w:b/>
                <w:bCs/>
                <w:szCs w:val="24"/>
                <w:lang w:val="en-US"/>
              </w:rPr>
            </w:pPr>
            <w:r w:rsidRPr="00C513D0">
              <w:rPr>
                <w:b/>
                <w:bCs/>
                <w:szCs w:val="24"/>
                <w:u w:val="single"/>
              </w:rPr>
              <w:t>Bayu Nugraha, M.MSi</w:t>
            </w:r>
            <w:r w:rsidRPr="00C513D0">
              <w:rPr>
                <w:b/>
                <w:bCs/>
                <w:szCs w:val="24"/>
              </w:rPr>
              <w:t xml:space="preserve"> </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12018112</w:t>
            </w:r>
          </w:p>
          <w:p w:rsidR="007528A3" w:rsidRPr="00C513D0" w:rsidRDefault="007528A3" w:rsidP="00935378">
            <w:pPr>
              <w:jc w:val="center"/>
              <w:rPr>
                <w:b/>
                <w:bCs/>
                <w:szCs w:val="24"/>
              </w:rPr>
            </w:pPr>
          </w:p>
        </w:tc>
      </w:tr>
      <w:tr w:rsidR="007528A3" w:rsidRPr="00C513D0" w:rsidTr="00935378">
        <w:trPr>
          <w:jc w:val="center"/>
        </w:trPr>
        <w:tc>
          <w:tcPr>
            <w:tcW w:w="4258" w:type="dxa"/>
            <w:gridSpan w:val="3"/>
          </w:tcPr>
          <w:p w:rsidR="007528A3" w:rsidRPr="00C513D0" w:rsidRDefault="007528A3" w:rsidP="00935378">
            <w:pPr>
              <w:tabs>
                <w:tab w:val="left" w:pos="353"/>
                <w:tab w:val="center" w:pos="2021"/>
              </w:tabs>
              <w:rPr>
                <w:b/>
                <w:bCs/>
                <w:szCs w:val="24"/>
              </w:rPr>
            </w:pPr>
            <w:r w:rsidRPr="00C513D0">
              <w:rPr>
                <w:b/>
                <w:bCs/>
                <w:szCs w:val="24"/>
              </w:rPr>
              <w:tab/>
            </w:r>
            <w:r w:rsidRPr="00C513D0">
              <w:rPr>
                <w:b/>
                <w:bCs/>
                <w:szCs w:val="24"/>
              </w:rPr>
              <w:tab/>
              <w:t>Anggot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Pr="00C513D0" w:rsidRDefault="00370ECE" w:rsidP="00370ECE">
            <w:pPr>
              <w:jc w:val="center"/>
              <w:rPr>
                <w:b/>
                <w:bCs/>
                <w:szCs w:val="24"/>
                <w:u w:val="single"/>
              </w:rPr>
            </w:pPr>
            <w:r w:rsidRPr="00C513D0">
              <w:rPr>
                <w:b/>
                <w:bCs/>
                <w:szCs w:val="24"/>
                <w:u w:val="single"/>
              </w:rPr>
              <w:t>Agus Byna, M.Kom</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42012231</w:t>
            </w:r>
          </w:p>
        </w:tc>
        <w:tc>
          <w:tcPr>
            <w:tcW w:w="4248" w:type="dxa"/>
            <w:gridSpan w:val="2"/>
          </w:tcPr>
          <w:p w:rsidR="007528A3" w:rsidRPr="00C513D0" w:rsidRDefault="007528A3" w:rsidP="00935378">
            <w:pPr>
              <w:jc w:val="center"/>
              <w:rPr>
                <w:b/>
                <w:bCs/>
                <w:szCs w:val="24"/>
              </w:rPr>
            </w:pPr>
            <w:r w:rsidRPr="00C513D0">
              <w:rPr>
                <w:b/>
                <w:bCs/>
                <w:szCs w:val="24"/>
              </w:rPr>
              <w:t>Penguji Utama</w:t>
            </w: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F31CE3" w:rsidRPr="00C513D0" w:rsidRDefault="00F31CE3" w:rsidP="00935378">
            <w:pPr>
              <w:jc w:val="center"/>
              <w:rPr>
                <w:b/>
                <w:bCs/>
                <w:szCs w:val="24"/>
                <w:u w:val="single"/>
              </w:rPr>
            </w:pPr>
            <w:r w:rsidRPr="00C513D0">
              <w:rPr>
                <w:b/>
                <w:szCs w:val="24"/>
                <w:u w:val="single"/>
              </w:rPr>
              <w:t>Mambang, M.Kom</w:t>
            </w:r>
            <w:r w:rsidRPr="00C513D0">
              <w:rPr>
                <w:b/>
                <w:bCs/>
                <w:szCs w:val="24"/>
                <w:u w:val="single"/>
              </w:rPr>
              <w:t xml:space="preserve"> </w:t>
            </w:r>
          </w:p>
          <w:p w:rsidR="007528A3" w:rsidRPr="008154E7" w:rsidRDefault="007528A3" w:rsidP="00935378">
            <w:pPr>
              <w:jc w:val="center"/>
              <w:rPr>
                <w:b/>
                <w:bCs/>
                <w:szCs w:val="24"/>
                <w:lang w:val="en-US"/>
              </w:rPr>
            </w:pPr>
            <w:r w:rsidRPr="00C513D0">
              <w:rPr>
                <w:b/>
                <w:bCs/>
                <w:szCs w:val="24"/>
              </w:rPr>
              <w:t>NIK.</w:t>
            </w:r>
            <w:r w:rsidR="00F31CE3" w:rsidRPr="00C513D0">
              <w:t xml:space="preserve"> </w:t>
            </w:r>
            <w:r w:rsidR="00F31CE3" w:rsidRPr="00C513D0">
              <w:rPr>
                <w:b/>
                <w:bCs/>
                <w:szCs w:val="24"/>
              </w:rPr>
              <w:t>1166022009018</w:t>
            </w: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spacing w:before="120" w:after="120"/>
              <w:jc w:val="center"/>
              <w:rPr>
                <w:b/>
                <w:bCs/>
                <w:szCs w:val="24"/>
              </w:rPr>
            </w:pPr>
            <w:r w:rsidRPr="00C513D0">
              <w:rPr>
                <w:b/>
                <w:bCs/>
                <w:szCs w:val="24"/>
              </w:rPr>
              <w:t>Mengetahui,</w:t>
            </w:r>
          </w:p>
        </w:tc>
      </w:tr>
      <w:tr w:rsidR="007528A3" w:rsidRPr="00C513D0" w:rsidTr="00935378">
        <w:trPr>
          <w:jc w:val="center"/>
        </w:trPr>
        <w:tc>
          <w:tcPr>
            <w:tcW w:w="4195" w:type="dxa"/>
            <w:gridSpan w:val="2"/>
          </w:tcPr>
          <w:p w:rsidR="007528A3" w:rsidRPr="00C513D0" w:rsidRDefault="007528A3" w:rsidP="00935378">
            <w:pPr>
              <w:jc w:val="center"/>
              <w:rPr>
                <w:b/>
                <w:bCs/>
                <w:szCs w:val="24"/>
              </w:rPr>
            </w:pPr>
            <w:r w:rsidRPr="00C513D0">
              <w:rPr>
                <w:b/>
                <w:bCs/>
                <w:szCs w:val="24"/>
              </w:rPr>
              <w:t>Dekan Fakultas Sains dan Teknolog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ambang, M.Kom</w:t>
            </w:r>
          </w:p>
          <w:p w:rsidR="007528A3" w:rsidRPr="00C513D0" w:rsidRDefault="007528A3" w:rsidP="00935378">
            <w:pPr>
              <w:jc w:val="center"/>
              <w:rPr>
                <w:b/>
                <w:bCs/>
                <w:szCs w:val="24"/>
              </w:rPr>
            </w:pPr>
            <w:r w:rsidRPr="00C513D0">
              <w:rPr>
                <w:b/>
                <w:bCs/>
                <w:szCs w:val="24"/>
              </w:rPr>
              <w:t>NIK. 1166022009018</w:t>
            </w:r>
          </w:p>
        </w:tc>
        <w:tc>
          <w:tcPr>
            <w:tcW w:w="4311" w:type="dxa"/>
            <w:gridSpan w:val="3"/>
          </w:tcPr>
          <w:p w:rsidR="007528A3" w:rsidRPr="00C513D0" w:rsidRDefault="007528A3" w:rsidP="00935378">
            <w:pPr>
              <w:jc w:val="center"/>
              <w:rPr>
                <w:b/>
                <w:bCs/>
                <w:szCs w:val="24"/>
              </w:rPr>
            </w:pPr>
            <w:r w:rsidRPr="00C513D0">
              <w:rPr>
                <w:b/>
                <w:bCs/>
                <w:szCs w:val="24"/>
              </w:rPr>
              <w:t>Ketua Program Studi Sarjana Teknologi Informasi</w:t>
            </w:r>
          </w:p>
          <w:p w:rsidR="007528A3" w:rsidRPr="00C513D0" w:rsidRDefault="007528A3" w:rsidP="00935378">
            <w:pPr>
              <w:jc w:val="center"/>
              <w:rPr>
                <w:b/>
                <w:bCs/>
                <w:color w:val="365F91" w:themeColor="accent1" w:themeShade="BF"/>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uhammad Zulfadhilah, M.Kom</w:t>
            </w:r>
          </w:p>
          <w:p w:rsidR="007528A3" w:rsidRPr="00C513D0" w:rsidRDefault="007528A3" w:rsidP="00935378">
            <w:pPr>
              <w:jc w:val="center"/>
              <w:rPr>
                <w:b/>
                <w:bCs/>
                <w:szCs w:val="24"/>
              </w:rPr>
            </w:pPr>
            <w:r w:rsidRPr="00C513D0">
              <w:rPr>
                <w:b/>
                <w:bCs/>
                <w:szCs w:val="24"/>
              </w:rPr>
              <w:t>NIK.1166052017097</w:t>
            </w:r>
          </w:p>
          <w:p w:rsidR="007528A3" w:rsidRPr="00C513D0" w:rsidRDefault="007528A3" w:rsidP="00935378">
            <w:pPr>
              <w:jc w:val="center"/>
              <w:rPr>
                <w:b/>
                <w:bCs/>
                <w:szCs w:val="24"/>
              </w:rPr>
            </w:pP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LPPM</w:t>
            </w:r>
          </w:p>
          <w:p w:rsidR="007528A3" w:rsidRPr="00C513D0" w:rsidRDefault="007528A3" w:rsidP="00935378">
            <w:pPr>
              <w:jc w:val="center"/>
              <w:rPr>
                <w:b/>
                <w:bCs/>
                <w:szCs w:val="24"/>
              </w:rPr>
            </w:pPr>
            <w:r w:rsidRPr="00C513D0">
              <w:rPr>
                <w:b/>
                <w:bCs/>
                <w:szCs w:val="24"/>
              </w:rPr>
              <w:t>Universitas Sari Mulia</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tabs>
                <w:tab w:val="center" w:pos="3855"/>
                <w:tab w:val="left" w:pos="4948"/>
              </w:tabs>
              <w:jc w:val="center"/>
              <w:rPr>
                <w:b/>
                <w:bCs/>
                <w:szCs w:val="24"/>
                <w:u w:val="single"/>
              </w:rPr>
            </w:pPr>
            <w:r w:rsidRPr="00C513D0">
              <w:rPr>
                <w:b/>
                <w:bCs/>
                <w:szCs w:val="24"/>
                <w:u w:val="single"/>
              </w:rPr>
              <w:t>Putri Vidiasari Darsono, S.Si., M.Pd</w:t>
            </w:r>
          </w:p>
          <w:p w:rsidR="007528A3" w:rsidRPr="00C513D0" w:rsidRDefault="007528A3" w:rsidP="00935378">
            <w:pPr>
              <w:tabs>
                <w:tab w:val="center" w:pos="3855"/>
                <w:tab w:val="left" w:pos="4948"/>
              </w:tabs>
              <w:jc w:val="center"/>
              <w:rPr>
                <w:b/>
                <w:bCs/>
                <w:szCs w:val="24"/>
              </w:rPr>
            </w:pPr>
            <w:r w:rsidRPr="00C513D0">
              <w:rPr>
                <w:b/>
                <w:bCs/>
                <w:szCs w:val="24"/>
              </w:rPr>
              <w:t>NIK.1166022015079</w:t>
            </w:r>
          </w:p>
        </w:tc>
      </w:tr>
    </w:tbl>
    <w:p w:rsidR="00EE5B21" w:rsidRPr="00C513D0" w:rsidRDefault="00EE5B21" w:rsidP="005E5B50">
      <w:pPr>
        <w:pStyle w:val="Title"/>
        <w:rPr>
          <w:rFonts w:cs="Times New Roman"/>
          <w:lang w:val="id-ID"/>
        </w:rPr>
        <w:sectPr w:rsidR="00EE5B21" w:rsidRPr="00C513D0"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4C1F03">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25228D" w:rsidRPr="00C513D0">
        <w:rPr>
          <w:rFonts w:ascii="Times New Roman" w:hAnsi="Times New Roman" w:cs="Times New Roman"/>
          <w:i/>
          <w:sz w:val="24"/>
          <w:szCs w:val="28"/>
        </w:rPr>
        <w:t>Framework 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 Nugraha, M.MS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r w:rsidRPr="00C513D0">
        <w:rPr>
          <w:rFonts w:ascii="Times New Roman" w:hAnsi="Times New Roman" w:cs="Times New Roman"/>
          <w:sz w:val="24"/>
          <w:szCs w:val="24"/>
        </w:rPr>
        <w:t xml:space="preserve">Banjarmasin, </w:t>
      </w:r>
      <w:r w:rsidR="00E63EA1" w:rsidRPr="00C513D0">
        <w:rPr>
          <w:rFonts w:ascii="Times New Roman" w:hAnsi="Times New Roman" w:cs="Times New Roman"/>
          <w:sz w:val="24"/>
          <w:szCs w:val="24"/>
        </w:rPr>
        <w:t>29 Mei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37F7C" w:rsidRDefault="00E37F7C" w:rsidP="00E37F7C">
      <w:pPr>
        <w:tabs>
          <w:tab w:val="left" w:leader="dot" w:pos="7371"/>
          <w:tab w:val="left" w:pos="7513"/>
        </w:tabs>
        <w:spacing w:after="0" w:line="480" w:lineRule="auto"/>
        <w:ind w:right="-426"/>
        <w:rPr>
          <w:rFonts w:ascii="Times New Roman" w:hAnsi="Times New Roman" w:cs="Times New Roman"/>
          <w:b/>
          <w:sz w:val="24"/>
          <w:szCs w:val="24"/>
        </w:rPr>
      </w:pPr>
      <w:r>
        <w:rPr>
          <w:rFonts w:ascii="Times New Roman" w:hAnsi="Times New Roman" w:cs="Times New Roman"/>
          <w:b/>
          <w:sz w:val="24"/>
          <w:szCs w:val="24"/>
        </w:rPr>
        <w:t>HALAMAN AWAL</w:t>
      </w:r>
      <w:r>
        <w:rPr>
          <w:rFonts w:ascii="Times New Roman" w:hAnsi="Times New Roman" w:cs="Times New Roman"/>
          <w:sz w:val="24"/>
          <w:szCs w:val="24"/>
        </w:rPr>
        <w:tab/>
      </w:r>
      <w:r>
        <w:rPr>
          <w:rFonts w:ascii="Times New Roman" w:hAnsi="Times New Roman" w:cs="Times New Roman"/>
          <w:sz w:val="24"/>
          <w:szCs w:val="24"/>
        </w:rPr>
        <w:tab/>
        <w:t>i</w:t>
      </w:r>
    </w:p>
    <w:p w:rsidR="00E37F7C" w:rsidRDefault="00E37F7C" w:rsidP="00E37F7C">
      <w:pPr>
        <w:tabs>
          <w:tab w:val="left" w:leader="dot" w:pos="7371"/>
          <w:tab w:val="left" w:pos="7513"/>
        </w:tabs>
        <w:spacing w:after="0" w:line="480" w:lineRule="auto"/>
        <w:ind w:right="-426"/>
        <w:rPr>
          <w:rFonts w:ascii="Times New Roman" w:hAnsi="Times New Roman" w:cs="Times New Roman"/>
          <w:b/>
          <w:sz w:val="24"/>
          <w:szCs w:val="24"/>
        </w:rPr>
      </w:pPr>
      <w:r>
        <w:rPr>
          <w:rFonts w:ascii="Times New Roman" w:hAnsi="Times New Roman" w:cs="Times New Roman"/>
          <w:b/>
          <w:sz w:val="24"/>
          <w:szCs w:val="24"/>
        </w:rPr>
        <w:t>HALAMAN PERSETUJUAN KOMISI PEMBIMBING</w:t>
      </w:r>
      <w:r>
        <w:rPr>
          <w:rFonts w:ascii="Times New Roman" w:hAnsi="Times New Roman" w:cs="Times New Roman"/>
          <w:sz w:val="24"/>
          <w:szCs w:val="24"/>
        </w:rPr>
        <w:tab/>
      </w:r>
      <w:r>
        <w:rPr>
          <w:rFonts w:ascii="Times New Roman" w:hAnsi="Times New Roman" w:cs="Times New Roman"/>
          <w:sz w:val="24"/>
          <w:szCs w:val="24"/>
        </w:rPr>
        <w:tab/>
        <w:t>ii</w:t>
      </w:r>
    </w:p>
    <w:p w:rsidR="00E37F7C" w:rsidRDefault="00E37F7C" w:rsidP="00E37F7C">
      <w:pPr>
        <w:tabs>
          <w:tab w:val="left" w:leader="dot" w:pos="7371"/>
          <w:tab w:val="left" w:pos="7513"/>
        </w:tabs>
        <w:spacing w:after="0" w:line="480" w:lineRule="auto"/>
        <w:ind w:right="-426"/>
        <w:rPr>
          <w:rFonts w:ascii="Times New Roman" w:hAnsi="Times New Roman" w:cs="Times New Roman"/>
          <w:b/>
          <w:sz w:val="24"/>
          <w:szCs w:val="24"/>
        </w:rPr>
      </w:pPr>
      <w:r>
        <w:rPr>
          <w:rFonts w:ascii="Times New Roman" w:hAnsi="Times New Roman" w:cs="Times New Roman"/>
          <w:b/>
          <w:sz w:val="24"/>
          <w:szCs w:val="24"/>
        </w:rPr>
        <w:t>HALAMAN PENGESAHAN DEWAN PENGUJI</w:t>
      </w:r>
      <w:r>
        <w:rPr>
          <w:rFonts w:ascii="Times New Roman" w:hAnsi="Times New Roman" w:cs="Times New Roman"/>
          <w:sz w:val="24"/>
          <w:szCs w:val="24"/>
        </w:rPr>
        <w:tab/>
      </w:r>
      <w:r>
        <w:rPr>
          <w:rFonts w:ascii="Times New Roman" w:hAnsi="Times New Roman" w:cs="Times New Roman"/>
          <w:sz w:val="24"/>
          <w:szCs w:val="24"/>
        </w:rPr>
        <w:tab/>
        <w:t>iii</w:t>
      </w:r>
    </w:p>
    <w:p w:rsidR="00E37F7C" w:rsidRDefault="00E37F7C" w:rsidP="00E37F7C">
      <w:pPr>
        <w:tabs>
          <w:tab w:val="left" w:leader="dot" w:pos="7371"/>
          <w:tab w:val="left" w:pos="7513"/>
        </w:tabs>
        <w:spacing w:after="0" w:line="480" w:lineRule="auto"/>
        <w:ind w:right="-426"/>
        <w:rPr>
          <w:rFonts w:ascii="Times New Roman" w:hAnsi="Times New Roman" w:cs="Times New Roman"/>
          <w:b/>
          <w:sz w:val="24"/>
          <w:szCs w:val="24"/>
          <w:lang w:val="en-US"/>
        </w:rPr>
      </w:pPr>
      <w:r>
        <w:rPr>
          <w:rFonts w:ascii="Times New Roman" w:hAnsi="Times New Roman" w:cs="Times New Roman"/>
          <w:b/>
          <w:sz w:val="24"/>
          <w:szCs w:val="24"/>
        </w:rPr>
        <w:t>KATA PENGANTA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iv</w:t>
      </w:r>
    </w:p>
    <w:p w:rsidR="00E37F7C" w:rsidRDefault="00E37F7C" w:rsidP="00E37F7C">
      <w:pPr>
        <w:tabs>
          <w:tab w:val="left" w:leader="dot" w:pos="7371"/>
          <w:tab w:val="left" w:pos="7513"/>
        </w:tabs>
        <w:spacing w:after="0" w:line="480" w:lineRule="auto"/>
        <w:ind w:right="-426"/>
        <w:rPr>
          <w:rFonts w:ascii="Times New Roman" w:hAnsi="Times New Roman" w:cs="Times New Roman"/>
          <w:b/>
          <w:sz w:val="24"/>
          <w:szCs w:val="24"/>
          <w:lang w:val="en-US"/>
        </w:rPr>
      </w:pPr>
      <w:r>
        <w:rPr>
          <w:rFonts w:ascii="Times New Roman" w:hAnsi="Times New Roman" w:cs="Times New Roman"/>
          <w:b/>
          <w:sz w:val="24"/>
          <w:szCs w:val="24"/>
        </w:rPr>
        <w:t>DAFTAR I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vi</w:t>
      </w:r>
    </w:p>
    <w:p w:rsidR="00E37F7C" w:rsidRDefault="00E37F7C" w:rsidP="00E37F7C">
      <w:pPr>
        <w:tabs>
          <w:tab w:val="left" w:leader="dot" w:pos="7371"/>
          <w:tab w:val="left" w:pos="7513"/>
        </w:tabs>
        <w:spacing w:after="0" w:line="480" w:lineRule="auto"/>
        <w:ind w:right="-426"/>
        <w:rPr>
          <w:rFonts w:ascii="Times New Roman" w:hAnsi="Times New Roman" w:cs="Times New Roman"/>
          <w:sz w:val="24"/>
          <w:szCs w:val="24"/>
          <w:lang w:val="en-US"/>
        </w:rPr>
      </w:pPr>
      <w:r>
        <w:rPr>
          <w:rFonts w:ascii="Times New Roman" w:hAnsi="Times New Roman" w:cs="Times New Roman"/>
          <w:b/>
          <w:sz w:val="24"/>
          <w:szCs w:val="24"/>
        </w:rPr>
        <w:t>DAFTAR GAMBAR</w:t>
      </w:r>
      <w:r>
        <w:rPr>
          <w:rFonts w:ascii="Times New Roman" w:hAnsi="Times New Roman" w:cs="Times New Roman"/>
          <w:sz w:val="24"/>
          <w:szCs w:val="24"/>
        </w:rPr>
        <w:tab/>
      </w:r>
      <w:r>
        <w:rPr>
          <w:rFonts w:ascii="Times New Roman" w:hAnsi="Times New Roman" w:cs="Times New Roman"/>
          <w:sz w:val="24"/>
          <w:szCs w:val="24"/>
        </w:rPr>
        <w:tab/>
        <w:t>xi</w:t>
      </w:r>
    </w:p>
    <w:p w:rsidR="000B2F6F" w:rsidRPr="00C513D0" w:rsidRDefault="00E37F7C" w:rsidP="00E37F7C">
      <w:pPr>
        <w:tabs>
          <w:tab w:val="left" w:leader="dot" w:pos="7371"/>
          <w:tab w:val="left" w:pos="7513"/>
          <w:tab w:val="right" w:pos="8364"/>
        </w:tabs>
        <w:spacing w:after="0" w:line="480" w:lineRule="auto"/>
        <w:ind w:right="-426"/>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lang w:val="en-US"/>
        </w:rPr>
        <w:t>iv</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 Penelitian Terkait</w:t>
      </w:r>
      <w:r w:rsidRPr="00C513D0">
        <w:rPr>
          <w:rFonts w:ascii="Times New Roman" w:hAnsi="Times New Roman" w:cs="Times New Roman"/>
          <w:sz w:val="24"/>
          <w:szCs w:val="24"/>
        </w:rPr>
        <w:tab/>
      </w:r>
      <w:r w:rsidRPr="00C513D0">
        <w:rPr>
          <w:rFonts w:ascii="Times New Roman" w:hAnsi="Times New Roman" w:cs="Times New Roman"/>
          <w:sz w:val="24"/>
          <w:szCs w:val="24"/>
        </w:rPr>
        <w:tab/>
        <w:t>9</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1"/>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EA25B4" w:rsidRPr="00EA25B4">
        <w:rPr>
          <w:rFonts w:ascii="Times New Roman" w:hAnsi="Times New Roman" w:cs="Times New Roman"/>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7</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2"/>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sidR="00EA25B4">
        <w:rPr>
          <w:rFonts w:ascii="Times New Roman" w:hAnsi="Times New Roman" w:cs="Times New Roman"/>
          <w:sz w:val="24"/>
          <w:szCs w:val="24"/>
        </w:rPr>
        <w:t>daerah, di</w:t>
      </w:r>
      <w:r w:rsidRPr="0041654E">
        <w:rPr>
          <w:rFonts w:ascii="Times New Roman" w:hAnsi="Times New Roman" w:cs="Times New Roman"/>
          <w:sz w:val="24"/>
          <w:szCs w:val="24"/>
        </w:rPr>
        <w:t xml:space="preserve">mana masih menggunakan sistem pengarsipan konvensional dengan penulisan manual dalam buku agenda. Pencarian kembali surat yang diarsipkan secara manual </w:t>
      </w:r>
      <w:r w:rsidRPr="0041654E">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41654E" w:rsidRDefault="004E02A3" w:rsidP="004E02A3">
      <w:pPr>
        <w:spacing w:line="480" w:lineRule="auto"/>
        <w:ind w:firstLineChars="300" w:firstLine="720"/>
        <w:jc w:val="both"/>
        <w:rPr>
          <w:rFonts w:ascii="Times New Roman" w:eastAsia="SimSun" w:hAnsi="Times New Roman" w:cs="Times New Roman"/>
          <w:sz w:val="24"/>
          <w:szCs w:val="24"/>
        </w:rPr>
      </w:pPr>
      <w:r w:rsidRPr="0041654E">
        <w:rPr>
          <w:rFonts w:ascii="Times New Roman" w:hAnsi="Times New Roman" w:cs="Times New Roman"/>
          <w:sz w:val="24"/>
          <w:szCs w:val="24"/>
        </w:rPr>
        <w:t>Berdasarkan la</w:t>
      </w:r>
      <w:r w:rsidR="00C25CC7" w:rsidRPr="0041654E">
        <w:rPr>
          <w:rFonts w:ascii="Times New Roman" w:hAnsi="Times New Roman" w:cs="Times New Roman"/>
          <w:sz w:val="24"/>
          <w:szCs w:val="24"/>
        </w:rPr>
        <w:t>tar belakang di</w:t>
      </w:r>
      <w:r w:rsidRPr="0041654E">
        <w:rPr>
          <w:rFonts w:ascii="Times New Roman" w:hAnsi="Times New Roman" w:cs="Times New Roman"/>
          <w:sz w:val="24"/>
          <w:szCs w:val="24"/>
        </w:rPr>
        <w:t>atas, peneliti tertarik untuk mel</w:t>
      </w:r>
      <w:r w:rsidR="00E63EA1" w:rsidRPr="0041654E">
        <w:rPr>
          <w:rFonts w:ascii="Times New Roman" w:hAnsi="Times New Roman" w:cs="Times New Roman"/>
          <w:sz w:val="24"/>
          <w:szCs w:val="24"/>
        </w:rPr>
        <w:t>akukan penelitian dengan judul "</w:t>
      </w:r>
      <w:r w:rsidR="00E63EA1" w:rsidRPr="0041654E">
        <w:rPr>
          <w:rFonts w:ascii="Times New Roman" w:hAnsi="Times New Roman" w:cs="Times New Roman"/>
        </w:rPr>
        <w:t xml:space="preserve"> </w:t>
      </w:r>
      <w:r w:rsidR="00E63EA1" w:rsidRPr="0041654E">
        <w:rPr>
          <w:rFonts w:ascii="Times New Roman" w:hAnsi="Times New Roman" w:cs="Times New Roman"/>
          <w:sz w:val="24"/>
          <w:szCs w:val="28"/>
        </w:rPr>
        <w:t xml:space="preserve">Sistem Informasi Manajemen Arsip Surat menggunakan </w:t>
      </w:r>
      <w:r w:rsidR="00E63EA1" w:rsidRPr="0041654E">
        <w:rPr>
          <w:rFonts w:ascii="Times New Roman" w:hAnsi="Times New Roman" w:cs="Times New Roman"/>
          <w:i/>
          <w:sz w:val="24"/>
          <w:szCs w:val="28"/>
        </w:rPr>
        <w:t>Framework Codeigniter</w:t>
      </w:r>
      <w:r w:rsidR="00E63EA1"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Penelitian ini bertujuan untuk membangun sebuah Sistem Informasi Manajemen Arsip Surat berbasis web menggunakan</w:t>
      </w:r>
      <w:r w:rsidR="00E635D2">
        <w:rPr>
          <w:rFonts w:ascii="Times New Roman" w:hAnsi="Times New Roman" w:cs="Times New Roman"/>
          <w:sz w:val="24"/>
          <w:szCs w:val="24"/>
          <w:lang w:val="en-US"/>
        </w:rPr>
        <w:t xml:space="preserve"> </w:t>
      </w:r>
      <w:r w:rsidR="00E635D2" w:rsidRPr="00B90907">
        <w:rPr>
          <w:rFonts w:ascii="Times New Roman" w:hAnsi="Times New Roman" w:cs="Times New Roman"/>
          <w:i/>
          <w:sz w:val="24"/>
          <w:szCs w:val="24"/>
        </w:rPr>
        <w:t>Framework Codeigniter</w:t>
      </w:r>
      <w:r w:rsidR="00E635D2" w:rsidRPr="00B90907">
        <w:rPr>
          <w:rFonts w:ascii="Times New Roman" w:hAnsi="Times New Roman" w:cs="Times New Roman"/>
          <w:sz w:val="24"/>
          <w:szCs w:val="24"/>
        </w:rPr>
        <w:t xml:space="preserve">  </w:t>
      </w:r>
      <w:r w:rsidRPr="0041654E">
        <w:rPr>
          <w:rFonts w:ascii="Times New Roman" w:hAnsi="Times New Roman" w:cs="Times New Roman"/>
          <w:sz w:val="24"/>
          <w:szCs w:val="24"/>
        </w:rPr>
        <w:t>yang diharapkan dapat mengatasi permasalahan pada surat-menyurat yang masih menggunakan sistem konvensional di instansi pemerintahan daerah Kabupaten Tabalong, terutama di Badan Pendapatan Daerah Kabupaten Tabalong.</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41654E">
        <w:rPr>
          <w:rFonts w:cs="Times New Roman"/>
          <w:color w:val="auto"/>
          <w:szCs w:val="24"/>
        </w:rPr>
        <w:t>Apakah Perangkat Lunak yang dibangun dapat merekam data Surat Masuk dan Keluar</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Apakah Perangkat Lunak yang dibangun dapat mencari data Surat Masuk dan Keluar</w:t>
      </w:r>
      <w:r w:rsidR="009A6742" w:rsidRPr="0041654E">
        <w:rPr>
          <w:rFonts w:cs="Times New Roman"/>
          <w:color w:val="auto"/>
          <w:szCs w:val="24"/>
        </w:rPr>
        <w:t xml:space="preserve">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 xml:space="preserve">Apakah Perangkat Lunak yang dibangun dapat mencetak Lembar yang </w:t>
      </w:r>
      <w:r w:rsidR="00723326" w:rsidRPr="0041654E">
        <w:rPr>
          <w:rFonts w:cs="Times New Roman"/>
          <w:color w:val="auto"/>
          <w:szCs w:val="24"/>
        </w:rPr>
        <w:t>Did</w:t>
      </w:r>
      <w:r w:rsidRPr="0041654E">
        <w:rPr>
          <w:rFonts w:cs="Times New Roman"/>
          <w:color w:val="auto"/>
          <w:szCs w:val="24"/>
        </w:rPr>
        <w:t>isposisi</w:t>
      </w:r>
      <w:r w:rsidR="00723326" w:rsidRPr="0041654E">
        <w:rPr>
          <w:rFonts w:cs="Times New Roman"/>
          <w:color w:val="auto"/>
          <w:szCs w:val="24"/>
        </w:rPr>
        <w:t>kan</w:t>
      </w:r>
      <w:r w:rsidR="00BF5A68" w:rsidRPr="0041654E">
        <w:rPr>
          <w:rFonts w:cs="Times New Roman"/>
          <w:color w:val="auto"/>
          <w:szCs w:val="24"/>
        </w:rPr>
        <w:t xml:space="preserve"> </w:t>
      </w:r>
      <w:r w:rsidRPr="0041654E">
        <w:rPr>
          <w:rFonts w:cs="Times New Roman"/>
          <w:color w:val="auto"/>
          <w:szCs w:val="24"/>
        </w:rPr>
        <w:t>oleh Pimpinan</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membangun Sistem Informasi Manajemen Arsip Surat dengan merancang sebuah Perangkat Lunak berbasis </w:t>
      </w:r>
      <w:r w:rsidRPr="0041654E">
        <w:rPr>
          <w:rFonts w:ascii="Times New Roman" w:hAnsi="Times New Roman" w:cs="Times New Roman"/>
          <w:i/>
          <w:sz w:val="24"/>
          <w:szCs w:val="24"/>
        </w:rPr>
        <w:t>web</w:t>
      </w:r>
      <w:r w:rsidR="00A64B94" w:rsidRPr="0041654E">
        <w:rPr>
          <w:rFonts w:ascii="Times New Roman" w:hAnsi="Times New Roman" w:cs="Times New Roman"/>
          <w:i/>
          <w:sz w:val="24"/>
          <w:szCs w:val="24"/>
        </w:rPr>
        <w:t xml:space="preserve"> </w:t>
      </w:r>
      <w:r w:rsidRPr="0041654E">
        <w:rPr>
          <w:rFonts w:ascii="Times New Roman" w:hAnsi="Times New Roman" w:cs="Times New Roman"/>
          <w:sz w:val="24"/>
          <w:szCs w:val="24"/>
        </w:rPr>
        <w:t>yang dapat menyelesaikan permasalahan</w:t>
      </w:r>
      <w:r w:rsidR="00CB4E98" w:rsidRPr="0041654E">
        <w:rPr>
          <w:rFonts w:ascii="Times New Roman" w:hAnsi="Times New Roman" w:cs="Times New Roman"/>
          <w:sz w:val="24"/>
          <w:szCs w:val="24"/>
        </w:rPr>
        <w:t xml:space="preserve"> pada sistem surat-menyurat </w:t>
      </w:r>
      <w:r w:rsidR="009A6742" w:rsidRPr="0041654E">
        <w:rPr>
          <w:rFonts w:ascii="Times New Roman" w:hAnsi="Times New Roman" w:cs="Times New Roman"/>
          <w:sz w:val="24"/>
          <w:szCs w:val="24"/>
        </w:rPr>
        <w:t xml:space="preserve">yang masih </w:t>
      </w:r>
      <w:r w:rsidR="009A6742" w:rsidRPr="0041654E">
        <w:rPr>
          <w:rFonts w:ascii="Times New Roman" w:eastAsia="SimSun" w:hAnsi="Times New Roman" w:cs="Times New Roman"/>
          <w:sz w:val="24"/>
          <w:szCs w:val="24"/>
        </w:rPr>
        <w:t xml:space="preserve">konvensional </w:t>
      </w:r>
      <w:r w:rsidR="009A6742" w:rsidRPr="0041654E">
        <w:rPr>
          <w:rFonts w:ascii="Times New Roman" w:hAnsi="Times New Roman" w:cs="Times New Roman"/>
          <w:sz w:val="24"/>
          <w:szCs w:val="24"/>
        </w:rPr>
        <w:t>pada pemerintahan di daerah kabupaten Tabalong.</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M</w:t>
      </w:r>
      <w:r w:rsidR="00C8164A" w:rsidRPr="0041654E">
        <w:rPr>
          <w:rFonts w:cs="Times New Roman"/>
          <w:szCs w:val="24"/>
        </w:rPr>
        <w:t>embangun sebuah Sistem Informasi Manajemen Arsip Surat dalam merancang sebuah Perangkat Lunak</w:t>
      </w:r>
      <w:r w:rsidR="00C25CC7" w:rsidRPr="0041654E">
        <w:rPr>
          <w:rFonts w:cs="Times New Roman"/>
          <w:szCs w:val="24"/>
          <w:lang w:val="en-US"/>
        </w:rPr>
        <w:t xml:space="preserve"> </w:t>
      </w:r>
      <w:r w:rsidR="004E1D86" w:rsidRPr="0041654E">
        <w:rPr>
          <w:rFonts w:cs="Times New Roman"/>
          <w:szCs w:val="24"/>
        </w:rPr>
        <w:t xml:space="preserve">berbasis </w:t>
      </w:r>
      <w:r w:rsidRPr="0041654E">
        <w:rPr>
          <w:rFonts w:cs="Times New Roman"/>
          <w:i/>
          <w:szCs w:val="24"/>
        </w:rPr>
        <w:t>Web</w:t>
      </w:r>
      <w:r w:rsidR="00C8164A" w:rsidRPr="0041654E">
        <w:rPr>
          <w:rFonts w:cs="Times New Roman"/>
          <w:szCs w:val="24"/>
        </w:rPr>
        <w:t>.</w:t>
      </w:r>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 xml:space="preserve">Perangkat lunak yang dirancang </w:t>
      </w:r>
      <w:r w:rsidR="00C25CC7" w:rsidRPr="0041654E">
        <w:rPr>
          <w:rFonts w:cs="Times New Roman"/>
          <w:color w:val="000000"/>
        </w:rPr>
        <w:t xml:space="preserve">menggunakan </w:t>
      </w:r>
      <w:r w:rsidRPr="0041654E">
        <w:rPr>
          <w:rFonts w:cs="Times New Roman"/>
          <w:szCs w:val="24"/>
        </w:rPr>
        <w:t xml:space="preserve">bahasa PHP dengan </w:t>
      </w:r>
      <w:r w:rsidRPr="0041654E">
        <w:rPr>
          <w:rFonts w:cs="Times New Roman"/>
          <w:i/>
          <w:szCs w:val="24"/>
        </w:rPr>
        <w:t xml:space="preserve">Framework Codeigniter </w:t>
      </w:r>
      <w:r w:rsidRPr="0041654E">
        <w:rPr>
          <w:rFonts w:cs="Times New Roman"/>
          <w:szCs w:val="24"/>
        </w:rPr>
        <w:t>dan</w:t>
      </w:r>
      <w:r w:rsidR="00EB1EA6" w:rsidRPr="0041654E">
        <w:rPr>
          <w:rFonts w:cs="Times New Roman"/>
          <w:szCs w:val="24"/>
        </w:rPr>
        <w:t xml:space="preserve"> </w:t>
      </w:r>
      <w:r w:rsidRPr="0041654E">
        <w:rPr>
          <w:rFonts w:cs="Times New Roman"/>
          <w:szCs w:val="24"/>
        </w:rPr>
        <w:t>manajemen database menggunakan MySQL.</w:t>
      </w:r>
    </w:p>
    <w:p w:rsidR="00CD5702"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Sesuai dengan rumusan masalah tersebut</w:t>
      </w:r>
      <w:r w:rsidR="00DE4699" w:rsidRPr="0041654E">
        <w:rPr>
          <w:rFonts w:cs="Times New Roman"/>
          <w:szCs w:val="24"/>
        </w:rPr>
        <w:t xml:space="preserve"> pengembangan perangkat lunak ber</w:t>
      </w:r>
      <w:r w:rsidRPr="0041654E">
        <w:rPr>
          <w:rFonts w:cs="Times New Roman"/>
          <w:szCs w:val="24"/>
        </w:rPr>
        <w:t>fokuskan dengan merekam data informasi surat masuk dan keluar, mencari data informasi surat</w:t>
      </w:r>
      <w:r w:rsidR="00AB72B1" w:rsidRPr="0041654E">
        <w:rPr>
          <w:rFonts w:cs="Times New Roman"/>
          <w:szCs w:val="24"/>
        </w:rPr>
        <w:t xml:space="preserve"> masuk dan keluar yang sudah di</w:t>
      </w:r>
      <w:r w:rsidRPr="0041654E">
        <w:rPr>
          <w:rFonts w:cs="Times New Roman"/>
          <w:szCs w:val="24"/>
        </w:rPr>
        <w:t>rekam, dan mencetak lembar yang disposisikan oleh pimpinan</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 xml:space="preserve">lunak dalam membuat </w:t>
      </w:r>
      <w:r w:rsidRPr="0041654E">
        <w:rPr>
          <w:rFonts w:cs="Times New Roman"/>
          <w:color w:val="auto"/>
        </w:rPr>
        <w:t xml:space="preserve"> 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58501F"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58501F"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58501F"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58501F"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58501F"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58501F"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Framework Codeigniter” dan yang kedua oleh </w:t>
      </w:r>
      <w:r w:rsidR="0058501F"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58501F"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58501F"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58501F"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58501F"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58501F"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58501F"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58501F"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58501F"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Sistem Informasi Arsip Surat Pada SMA Negeri 2 Sukoharjo Menggunakan Framework 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93731A" w:rsidP="001B7107">
            <w:pPr>
              <w:tabs>
                <w:tab w:val="left" w:pos="720"/>
              </w:tabs>
              <w:autoSpaceDE w:val="0"/>
              <w:autoSpaceDN w:val="0"/>
              <w:adjustRightInd w:val="0"/>
              <w:jc w:val="both"/>
              <w:rPr>
                <w:sz w:val="16"/>
                <w:szCs w:val="16"/>
              </w:rPr>
            </w:pPr>
            <w:r w:rsidRPr="0041654E">
              <w:rPr>
                <w:bCs/>
                <w:sz w:val="16"/>
                <w:szCs w:val="16"/>
              </w:rPr>
              <w:t xml:space="preserve">Sistem Informasi Manajemen Arsip Surat (SIMAS) menggunakan </w:t>
            </w:r>
            <w:r w:rsidRPr="0041654E">
              <w:rPr>
                <w:sz w:val="16"/>
                <w:szCs w:val="16"/>
              </w:rPr>
              <w:t>Framework Codeigniter pada Badan Pendapatan Daerah Kabupaten Tabalong</w:t>
            </w:r>
          </w:p>
          <w:p w:rsidR="0093731A" w:rsidRPr="0041654E" w:rsidRDefault="0093731A" w:rsidP="001B7107">
            <w:pPr>
              <w:jc w:val="both"/>
              <w:rPr>
                <w:bCs/>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58501F"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8501F"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58501F"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58501F"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8501F"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58501F"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58501F"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8501F"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58501F"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58501F"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58501F"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58501F"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58501F"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8501F"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58501F"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8501F"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58501F"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58501F"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8501F"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8501F"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8501F"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8501F"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8501F"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58501F"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8501F"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58501F"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58501F"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58501F"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58501F"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58501F"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58501F"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8501F" w:rsidRPr="00C513D0">
        <w:rPr>
          <w:rFonts w:cs="Times New Roman"/>
          <w:color w:val="auto"/>
          <w:szCs w:val="24"/>
        </w:rPr>
        <w:fldChar w:fldCharType="separate"/>
      </w:r>
      <w:r w:rsidR="00653D52" w:rsidRPr="00C513D0">
        <w:rPr>
          <w:rFonts w:cs="Times New Roman"/>
          <w:color w:val="auto"/>
          <w:szCs w:val="24"/>
        </w:rPr>
        <w:t>(Sedianingsih et al., 2010)</w:t>
      </w:r>
      <w:r w:rsidR="0058501F"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58501F"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8501F" w:rsidRPr="00C513D0">
        <w:rPr>
          <w:rFonts w:cs="Times New Roman"/>
          <w:color w:val="auto"/>
          <w:szCs w:val="24"/>
        </w:rPr>
        <w:fldChar w:fldCharType="separate"/>
      </w:r>
      <w:r w:rsidR="00653D52" w:rsidRPr="00C513D0">
        <w:rPr>
          <w:rFonts w:cs="Times New Roman"/>
          <w:color w:val="auto"/>
          <w:szCs w:val="24"/>
        </w:rPr>
        <w:t>(Sedianingsih et al., 2010)</w:t>
      </w:r>
      <w:r w:rsidR="0058501F"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58501F"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58501F"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58501F"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58501F"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58501F"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D952B5" w:rsidP="0093731A">
      <w:pPr>
        <w:pStyle w:val="Heading2"/>
        <w:rPr>
          <w:rFonts w:cs="Times New Roman"/>
          <w:color w:val="auto"/>
          <w:lang w:val="id-ID"/>
        </w:rPr>
      </w:pPr>
      <w:r w:rsidRPr="00C513D0">
        <w:rPr>
          <w:rFonts w:cs="Times New Roman"/>
          <w:bCs/>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58501F"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58501F"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58501F"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adalah framework yang bersifat free dan open-source.</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memiliki ukuran yang kecil dibandingkan dengan framework lain. Setelah proses instalasi, framework CodeIgniter hanya berukuran kurang lebih 2</w:t>
      </w:r>
      <w:r w:rsidR="005D49D3">
        <w:rPr>
          <w:rFonts w:cs="Times New Roman"/>
          <w:color w:val="auto"/>
          <w:szCs w:val="24"/>
          <w:lang w:val="en-US"/>
        </w:rPr>
        <w:t xml:space="preserve"> </w:t>
      </w:r>
      <w:r w:rsidRPr="00C513D0">
        <w:rPr>
          <w:rFonts w:cs="Times New Roman"/>
          <w:color w:val="auto"/>
          <w:szCs w:val="24"/>
        </w:rPr>
        <w:t>MB (tanpa dokumentasi atau jika direktori user_guide dihapus). Dokumentasi CodeIgniter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lastRenderedPageBreak/>
        <w:t>CodeIgniter dapat diperluas sesuai dengan kebutuhan.</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C513D0">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w:t>
      </w:r>
      <w:r w:rsidRPr="00C513D0">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58501F"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8501F"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8501F"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58501F"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58501F"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58501F"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w:t>
      </w:r>
      <w:r w:rsidRPr="00C513D0">
        <w:rPr>
          <w:rFonts w:ascii="Times New Roman" w:hAnsi="Times New Roman" w:cs="Times New Roman"/>
          <w:sz w:val="24"/>
          <w:szCs w:val="24"/>
        </w:rPr>
        <w:lastRenderedPageBreak/>
        <w:t xml:space="preserve">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58501F"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58501F"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58501F"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antara lain adalah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58501F"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8501F"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8501F"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58501F"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8501F"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8501F"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58501F"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eastAsia="id-ID"/>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 xml:space="preserve">%3CmxGraphModel%3E%3Croot%3E%3CmxCell%20id%3D%220%22%2F%3E%3CmxCell%20id%3D%221%22%20parent%3D%220%22%2F%3E%3CmxCel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58501F"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58501F"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58501F"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58501F"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58501F"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58501F"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58501F" w:rsidP="00D33542">
            <w:pPr>
              <w:spacing w:after="120" w:line="480" w:lineRule="auto"/>
              <w:rPr>
                <w:rFonts w:eastAsia="Times New Roman"/>
                <w:sz w:val="24"/>
                <w:szCs w:val="24"/>
              </w:rPr>
            </w:pPr>
            <w:r>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58501F"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8501F"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8501F"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eastAsia="id-ID"/>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58501F"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58501F"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58501F"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 xml:space="preserve">Untuk lebih jelasnya diuraikan aliran analisa dan perancangan sistem pengolahan surat-menyurat pada Pendapatan  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 xml:space="preserve">memanajemenkan </w:t>
      </w:r>
      <w:r w:rsidRPr="00C513D0">
        <w:rPr>
          <w:rFonts w:cs="Times New Roman"/>
          <w:color w:val="auto"/>
          <w:szCs w:val="24"/>
        </w:rPr>
        <w:t xml:space="preserve"> 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E625D2" w:rsidP="005E2837">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  Masuk</w:t>
      </w:r>
    </w:p>
    <w:p w:rsidR="00E625D2" w:rsidRPr="00C513D0" w:rsidRDefault="00E625D2" w:rsidP="005D49D3">
      <w:pPr>
        <w:pStyle w:val="Heading4"/>
        <w:spacing w:after="0" w:line="480" w:lineRule="auto"/>
        <w:jc w:val="center"/>
        <w:rPr>
          <w:rFonts w:cs="Times New Roman"/>
          <w:color w:val="auto"/>
          <w:lang w:val="id-ID"/>
        </w:rPr>
      </w:pPr>
      <w:r w:rsidRPr="00C513D0">
        <w:rPr>
          <w:rFonts w:cs="Times New Roman"/>
          <w:b w:val="0"/>
          <w:color w:val="auto"/>
          <w:lang w:val="id-ID"/>
        </w:rPr>
        <w:lastRenderedPageBreak/>
        <w:t>Activity Edit Surat Masuk</w:t>
      </w:r>
      <w:r w:rsidRPr="00C513D0">
        <w:rPr>
          <w:rFonts w:cs="Times New Roman"/>
          <w:noProof/>
          <w:color w:val="auto"/>
          <w:lang w:val="id-ID" w:eastAsia="id-ID"/>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C513D0">
        <w:rPr>
          <w:rFonts w:cs="Times New Roman"/>
          <w:color w:val="auto"/>
          <w:lang w:val="id-ID"/>
        </w:rPr>
        <w:br/>
      </w:r>
      <w:r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eastAsia="id-ID"/>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Pr="00C513D0">
        <w:rPr>
          <w:rFonts w:cs="Times New Roman"/>
          <w:noProof/>
          <w:color w:val="auto"/>
          <w:lang w:val="id-ID" w:eastAsia="id-ID"/>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eastAsia="id-ID"/>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eastAsia="id-ID"/>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m</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W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E625D2" w:rsidP="00A26317">
            <w:pPr>
              <w:spacing w:line="360" w:lineRule="auto"/>
              <w:rPr>
                <w:sz w:val="24"/>
                <w:szCs w:val="24"/>
              </w:rPr>
            </w:pPr>
            <w:r w:rsidRPr="00C513D0">
              <w:rPr>
                <w:sz w:val="24"/>
                <w:szCs w:val="24"/>
              </w:rPr>
              <w:t>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E625D2" w:rsidP="00A26317">
            <w:pPr>
              <w:spacing w:line="360" w:lineRule="auto"/>
              <w:rPr>
                <w:sz w:val="24"/>
                <w:szCs w:val="24"/>
              </w:rPr>
            </w:pPr>
            <w:r w:rsidRPr="00C513D0">
              <w:rPr>
                <w:sz w:val="24"/>
                <w:szCs w:val="24"/>
              </w:rPr>
              <w:t>D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E625D2" w:rsidP="00A26317">
            <w:pPr>
              <w:spacing w:line="360" w:lineRule="auto"/>
              <w:rPr>
                <w:sz w:val="24"/>
                <w:szCs w:val="24"/>
              </w:rPr>
            </w:pPr>
            <w:r w:rsidRPr="00C513D0">
              <w:rPr>
                <w:sz w:val="24"/>
                <w:szCs w:val="24"/>
              </w:rPr>
              <w:t>M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E625D2" w:rsidP="00A26317">
            <w:pPr>
              <w:spacing w:line="360" w:lineRule="auto"/>
              <w:rPr>
                <w:sz w:val="24"/>
                <w:szCs w:val="24"/>
              </w:rPr>
            </w:pPr>
            <w:r w:rsidRPr="00C513D0">
              <w:rPr>
                <w:sz w:val="24"/>
                <w:szCs w:val="24"/>
              </w:rPr>
              <w:t>L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E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hak_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0" w:line="240" w:lineRule="auto"/>
        <w:rPr>
          <w:rFonts w:ascii="Times New Roman" w:hAnsi="Times New Roman" w:cs="Times New Roman"/>
          <w:sz w:val="24"/>
        </w:rPr>
      </w:pP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lbr_di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Bidang1</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C513D0" w:rsidRDefault="001377D9" w:rsidP="001377D9">
      <w:pPr>
        <w:spacing w:after="240" w:line="480" w:lineRule="auto"/>
        <w:ind w:firstLine="720"/>
        <w:jc w:val="both"/>
        <w:rPr>
          <w:rFonts w:ascii="Times New Roman" w:hAnsi="Times New Roman" w:cs="Times New Roman"/>
          <w:sz w:val="24"/>
          <w:szCs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noProof/>
          <w:lang w:eastAsia="id-ID"/>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  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  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  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204F7A">
      <w:pPr>
        <w:pStyle w:val="NoSpacing"/>
        <w:spacing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E625D2" w:rsidP="00E625D2">
      <w:pPr>
        <w:pStyle w:val="NoSpacing"/>
        <w:spacing w:after="120" w:line="360" w:lineRule="auto"/>
        <w:jc w:val="center"/>
        <w:rPr>
          <w:rFonts w:ascii="Times New Roman" w:hAnsi="Times New Roman" w:cs="Times New Roman"/>
          <w:b/>
          <w:sz w:val="28"/>
          <w:szCs w:val="24"/>
        </w:rPr>
      </w:pP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DC018F" w:rsidRPr="00C513D0">
        <w:rPr>
          <w:rFonts w:ascii="Times New Roman" w:hAnsi="Times New Roman" w:cs="Times New Roman"/>
          <w:sz w:val="24"/>
          <w:szCs w:val="24"/>
        </w:rPr>
        <w:t>f</w:t>
      </w:r>
      <w:r w:rsidR="00D759D5" w:rsidRPr="00C513D0">
        <w:rPr>
          <w:rFonts w:ascii="Times New Roman" w:hAnsi="Times New Roman" w:cs="Times New Roman"/>
          <w:color w:val="000000"/>
          <w:sz w:val="24"/>
          <w:szCs w:val="24"/>
        </w:rPr>
        <w:t xml:space="preserve">ramework </w:t>
      </w:r>
      <w:r w:rsidR="00C513D0" w:rsidRPr="00C513D0">
        <w:rPr>
          <w:rFonts w:ascii="Times New Roman" w:hAnsi="Times New Roman" w:cs="Times New Roman"/>
          <w:color w:val="000000"/>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 xml:space="preserve">coding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  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58501F"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58501F"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58501F"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58501F" w:rsidP="00E625D2">
      <w:pPr>
        <w:spacing w:after="120" w:line="240" w:lineRule="auto"/>
        <w:jc w:val="center"/>
        <w:rPr>
          <w:rFonts w:ascii="Times New Roman" w:hAnsi="Times New Roman" w:cs="Times New Roman"/>
          <w:sz w:val="24"/>
          <w:szCs w:val="24"/>
        </w:rPr>
      </w:pPr>
      <w:r w:rsidRPr="0058501F">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58501F">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58501F">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58501F" w:rsidP="00E625D2">
      <w:pPr>
        <w:spacing w:after="120" w:line="240" w:lineRule="auto"/>
        <w:jc w:val="center"/>
        <w:rPr>
          <w:rFonts w:ascii="Times New Roman" w:hAnsi="Times New Roman" w:cs="Times New Roman"/>
        </w:rPr>
      </w:pPr>
      <w:r>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58501F" w:rsidP="00E0051A">
      <w:pPr>
        <w:spacing w:after="120" w:line="480" w:lineRule="auto"/>
        <w:ind w:firstLine="720"/>
        <w:jc w:val="both"/>
        <w:rPr>
          <w:rFonts w:ascii="Times New Roman" w:hAnsi="Times New Roman" w:cs="Times New Roman"/>
          <w:sz w:val="24"/>
          <w:szCs w:val="24"/>
        </w:rPr>
      </w:pPr>
      <w:r w:rsidRPr="0058501F">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  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58501F" w:rsidP="00E625D2">
      <w:pPr>
        <w:spacing w:after="120" w:line="240" w:lineRule="auto"/>
        <w:rPr>
          <w:rFonts w:ascii="Times New Roman" w:hAnsi="Times New Roman" w:cs="Times New Roman"/>
        </w:rPr>
      </w:pPr>
      <w:r>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58501F" w:rsidP="00E625D2">
      <w:pPr>
        <w:spacing w:after="120" w:line="240" w:lineRule="auto"/>
        <w:rPr>
          <w:rFonts w:ascii="Times New Roman" w:hAnsi="Times New Roman" w:cs="Times New Roman"/>
        </w:rPr>
      </w:pPr>
      <w:r>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58501F" w:rsidP="00E625D2">
      <w:pPr>
        <w:spacing w:after="120" w:line="240" w:lineRule="auto"/>
        <w:jc w:val="center"/>
        <w:rPr>
          <w:rFonts w:ascii="Times New Roman" w:hAnsi="Times New Roman" w:cs="Times New Roman"/>
        </w:rPr>
      </w:pPr>
      <w:r>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58501F" w:rsidP="00E625D2">
      <w:pPr>
        <w:spacing w:after="120" w:line="240" w:lineRule="auto"/>
        <w:jc w:val="center"/>
        <w:rPr>
          <w:rFonts w:ascii="Times New Roman" w:hAnsi="Times New Roman" w:cs="Times New Roman"/>
          <w:sz w:val="24"/>
        </w:rPr>
      </w:pPr>
      <w:r>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58501F" w:rsidP="00E625D2">
      <w:pPr>
        <w:spacing w:after="120" w:line="240" w:lineRule="auto"/>
        <w:rPr>
          <w:rFonts w:ascii="Times New Roman" w:hAnsi="Times New Roman" w:cs="Times New Roman"/>
        </w:rPr>
      </w:pPr>
      <w:r w:rsidRPr="0058501F">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BB6D6B" w:rsidRDefault="00BB6D6B">
      <w:pPr>
        <w:rPr>
          <w:rFonts w:ascii="Times New Roman" w:eastAsiaTheme="majorEastAsia" w:hAnsi="Times New Roman" w:cs="Times New Roman"/>
          <w:b/>
          <w:iCs/>
          <w:spacing w:val="15"/>
          <w:sz w:val="24"/>
          <w:szCs w:val="24"/>
        </w:rPr>
      </w:pPr>
      <w:bookmarkStart w:id="321" w:name="_Toc118383876"/>
      <w:bookmarkStart w:id="322" w:name="_Toc119165535"/>
      <w:r>
        <w:rPr>
          <w:rFonts w:cs="Times New Roman"/>
        </w:rPr>
        <w:br w:type="page"/>
      </w:r>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1"/>
      <w:bookmarkEnd w:id="322"/>
    </w:p>
    <w:bookmarkStart w:id="323" w:name="_Toc118383877"/>
    <w:bookmarkStart w:id="324" w:name="_Toc119165536"/>
    <w:p w:rsidR="00FB3D23" w:rsidRPr="00C513D0" w:rsidRDefault="0058501F"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58501F"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11E48" w:rsidRDefault="00C11E48" w:rsidP="00FB7771">
      <w:pPr>
        <w:spacing w:after="0" w:line="240" w:lineRule="auto"/>
      </w:pPr>
      <w:r>
        <w:separator/>
      </w:r>
    </w:p>
  </w:endnote>
  <w:endnote w:type="continuationSeparator" w:id="1">
    <w:p w:rsidR="00C11E48" w:rsidRDefault="00C11E48"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282384" w:rsidRPr="00F846AF" w:rsidRDefault="0058501F"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E37F7C">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282384" w:rsidRPr="00F846AF" w:rsidRDefault="0058501F"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E37F7C">
          <w:rPr>
            <w:rFonts w:ascii="Times New Roman" w:hAnsi="Times New Roman" w:cs="Times New Roman"/>
            <w:noProof/>
            <w:sz w:val="24"/>
            <w:szCs w:val="28"/>
          </w:rPr>
          <w:t>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282384" w:rsidRPr="00F846AF" w:rsidRDefault="0058501F"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E37F7C">
          <w:rPr>
            <w:rFonts w:ascii="Times New Roman" w:hAnsi="Times New Roman" w:cs="Times New Roman"/>
            <w:noProof/>
            <w:sz w:val="24"/>
            <w:szCs w:val="28"/>
          </w:rPr>
          <w:t>95</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11E48" w:rsidRDefault="00C11E48" w:rsidP="00FB7771">
      <w:pPr>
        <w:spacing w:after="0" w:line="240" w:lineRule="auto"/>
      </w:pPr>
      <w:r>
        <w:separator/>
      </w:r>
    </w:p>
  </w:footnote>
  <w:footnote w:type="continuationSeparator" w:id="1">
    <w:p w:rsidR="00C11E48" w:rsidRDefault="00C11E48"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282384" w:rsidRPr="00F846AF" w:rsidRDefault="00282384">
        <w:pPr>
          <w:pStyle w:val="Header"/>
          <w:jc w:val="right"/>
          <w:rPr>
            <w:sz w:val="32"/>
            <w:lang w:val="en-US"/>
          </w:rPr>
        </w:pPr>
      </w:p>
      <w:p w:rsidR="00282384" w:rsidRPr="00F846AF" w:rsidRDefault="0058501F">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8238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E37F7C">
          <w:rPr>
            <w:rFonts w:ascii="Times New Roman" w:hAnsi="Times New Roman" w:cs="Times New Roman"/>
            <w:noProof/>
            <w:sz w:val="24"/>
          </w:rPr>
          <w:t>99</w:t>
        </w:r>
        <w:r w:rsidRPr="00F846AF">
          <w:rPr>
            <w:rFonts w:ascii="Times New Roman" w:hAnsi="Times New Roman" w:cs="Times New Roman"/>
            <w:sz w:val="24"/>
          </w:rPr>
          <w:fldChar w:fldCharType="end"/>
        </w:r>
      </w:p>
    </w:sdtContent>
  </w:sdt>
  <w:p w:rsidR="00282384" w:rsidRPr="00CD5702" w:rsidRDefault="0028238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hdrShapeDefaults>
    <o:shapedefaults v:ext="edit" spidmax="54274">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32AB2"/>
    <w:rsid w:val="00045523"/>
    <w:rsid w:val="000541DE"/>
    <w:rsid w:val="00064CF3"/>
    <w:rsid w:val="000676CD"/>
    <w:rsid w:val="00093985"/>
    <w:rsid w:val="000B1DB0"/>
    <w:rsid w:val="000B2F6F"/>
    <w:rsid w:val="000B6A4C"/>
    <w:rsid w:val="000B6BFE"/>
    <w:rsid w:val="000C1C46"/>
    <w:rsid w:val="000D259B"/>
    <w:rsid w:val="000D4EC6"/>
    <w:rsid w:val="000E5DBB"/>
    <w:rsid w:val="000E7704"/>
    <w:rsid w:val="000F1D0E"/>
    <w:rsid w:val="000F6279"/>
    <w:rsid w:val="00100903"/>
    <w:rsid w:val="001040E4"/>
    <w:rsid w:val="0010698F"/>
    <w:rsid w:val="00110B69"/>
    <w:rsid w:val="001118E5"/>
    <w:rsid w:val="0011268D"/>
    <w:rsid w:val="0011388E"/>
    <w:rsid w:val="00116641"/>
    <w:rsid w:val="00124FF7"/>
    <w:rsid w:val="001259BD"/>
    <w:rsid w:val="00127AC9"/>
    <w:rsid w:val="00131B32"/>
    <w:rsid w:val="001377D9"/>
    <w:rsid w:val="00160A4F"/>
    <w:rsid w:val="00161942"/>
    <w:rsid w:val="0016426B"/>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3A06"/>
    <w:rsid w:val="002A635E"/>
    <w:rsid w:val="002B2C1D"/>
    <w:rsid w:val="002C15C3"/>
    <w:rsid w:val="002C6102"/>
    <w:rsid w:val="002D2403"/>
    <w:rsid w:val="002E71ED"/>
    <w:rsid w:val="002F1A3C"/>
    <w:rsid w:val="0030318D"/>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874E6"/>
    <w:rsid w:val="00397C10"/>
    <w:rsid w:val="003A4C16"/>
    <w:rsid w:val="003B1044"/>
    <w:rsid w:val="003C165D"/>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5CEE"/>
    <w:rsid w:val="00430C19"/>
    <w:rsid w:val="004312F5"/>
    <w:rsid w:val="00454299"/>
    <w:rsid w:val="00461B91"/>
    <w:rsid w:val="00462089"/>
    <w:rsid w:val="0046575B"/>
    <w:rsid w:val="00465D18"/>
    <w:rsid w:val="004672FE"/>
    <w:rsid w:val="00472207"/>
    <w:rsid w:val="00473691"/>
    <w:rsid w:val="00476306"/>
    <w:rsid w:val="00494A16"/>
    <w:rsid w:val="004A7E3C"/>
    <w:rsid w:val="004C1236"/>
    <w:rsid w:val="004C1F03"/>
    <w:rsid w:val="004C2B4B"/>
    <w:rsid w:val="004C3049"/>
    <w:rsid w:val="004D3A01"/>
    <w:rsid w:val="004D63E9"/>
    <w:rsid w:val="004D65BC"/>
    <w:rsid w:val="004D7FF1"/>
    <w:rsid w:val="004E02A3"/>
    <w:rsid w:val="004E1D86"/>
    <w:rsid w:val="004E6C22"/>
    <w:rsid w:val="004E7F21"/>
    <w:rsid w:val="004F05E9"/>
    <w:rsid w:val="004F125B"/>
    <w:rsid w:val="004F3774"/>
    <w:rsid w:val="00504828"/>
    <w:rsid w:val="0050782E"/>
    <w:rsid w:val="00510B02"/>
    <w:rsid w:val="00511EC7"/>
    <w:rsid w:val="00512186"/>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8501F"/>
    <w:rsid w:val="00594C17"/>
    <w:rsid w:val="005A22C4"/>
    <w:rsid w:val="005A5364"/>
    <w:rsid w:val="005A6229"/>
    <w:rsid w:val="005A6486"/>
    <w:rsid w:val="005A6F9E"/>
    <w:rsid w:val="005C6CF9"/>
    <w:rsid w:val="005C7407"/>
    <w:rsid w:val="005D49D3"/>
    <w:rsid w:val="005E2837"/>
    <w:rsid w:val="005E5B50"/>
    <w:rsid w:val="005E61DE"/>
    <w:rsid w:val="005F20F6"/>
    <w:rsid w:val="005F65B1"/>
    <w:rsid w:val="0060061F"/>
    <w:rsid w:val="00606796"/>
    <w:rsid w:val="00622141"/>
    <w:rsid w:val="00625826"/>
    <w:rsid w:val="0063588C"/>
    <w:rsid w:val="006409C0"/>
    <w:rsid w:val="0064337E"/>
    <w:rsid w:val="0064715A"/>
    <w:rsid w:val="00653D52"/>
    <w:rsid w:val="00657CA4"/>
    <w:rsid w:val="00665EE7"/>
    <w:rsid w:val="006665C3"/>
    <w:rsid w:val="0068106C"/>
    <w:rsid w:val="006912C4"/>
    <w:rsid w:val="00692DEF"/>
    <w:rsid w:val="006935D7"/>
    <w:rsid w:val="00696A16"/>
    <w:rsid w:val="006A7708"/>
    <w:rsid w:val="006B054E"/>
    <w:rsid w:val="006C30FE"/>
    <w:rsid w:val="006C632E"/>
    <w:rsid w:val="006D3E3F"/>
    <w:rsid w:val="006E3E47"/>
    <w:rsid w:val="007021D6"/>
    <w:rsid w:val="00711ADC"/>
    <w:rsid w:val="0071263F"/>
    <w:rsid w:val="00712692"/>
    <w:rsid w:val="00723326"/>
    <w:rsid w:val="00723F27"/>
    <w:rsid w:val="00726B95"/>
    <w:rsid w:val="007513C3"/>
    <w:rsid w:val="007528A3"/>
    <w:rsid w:val="00755C14"/>
    <w:rsid w:val="007607CA"/>
    <w:rsid w:val="007628DF"/>
    <w:rsid w:val="00774C44"/>
    <w:rsid w:val="00777AD6"/>
    <w:rsid w:val="007878DE"/>
    <w:rsid w:val="0079055E"/>
    <w:rsid w:val="007961B3"/>
    <w:rsid w:val="007A5B0C"/>
    <w:rsid w:val="007B35D6"/>
    <w:rsid w:val="007C0603"/>
    <w:rsid w:val="007C07A5"/>
    <w:rsid w:val="007C7993"/>
    <w:rsid w:val="007D633B"/>
    <w:rsid w:val="007E0120"/>
    <w:rsid w:val="007E3F66"/>
    <w:rsid w:val="007E6FC9"/>
    <w:rsid w:val="007E7BB4"/>
    <w:rsid w:val="007F43F0"/>
    <w:rsid w:val="007F6965"/>
    <w:rsid w:val="008032E5"/>
    <w:rsid w:val="00804812"/>
    <w:rsid w:val="008064D3"/>
    <w:rsid w:val="00806EB5"/>
    <w:rsid w:val="00807A09"/>
    <w:rsid w:val="008154E7"/>
    <w:rsid w:val="008229DD"/>
    <w:rsid w:val="008246BE"/>
    <w:rsid w:val="0082734C"/>
    <w:rsid w:val="00836A96"/>
    <w:rsid w:val="00837BA8"/>
    <w:rsid w:val="008517A0"/>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6F50"/>
    <w:rsid w:val="0093731A"/>
    <w:rsid w:val="00975BEF"/>
    <w:rsid w:val="00983F1C"/>
    <w:rsid w:val="00986912"/>
    <w:rsid w:val="00986CFD"/>
    <w:rsid w:val="00990792"/>
    <w:rsid w:val="009A5D60"/>
    <w:rsid w:val="009A6742"/>
    <w:rsid w:val="009B2B17"/>
    <w:rsid w:val="009B4D83"/>
    <w:rsid w:val="009B57F8"/>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6317"/>
    <w:rsid w:val="00A3050C"/>
    <w:rsid w:val="00A34358"/>
    <w:rsid w:val="00A3453E"/>
    <w:rsid w:val="00A52A01"/>
    <w:rsid w:val="00A52D0C"/>
    <w:rsid w:val="00A64B94"/>
    <w:rsid w:val="00A66B88"/>
    <w:rsid w:val="00A7119A"/>
    <w:rsid w:val="00A76F75"/>
    <w:rsid w:val="00A96BCB"/>
    <w:rsid w:val="00AB72B1"/>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9FE"/>
    <w:rsid w:val="00BD1EFF"/>
    <w:rsid w:val="00BF28DC"/>
    <w:rsid w:val="00BF4C1A"/>
    <w:rsid w:val="00BF4E6C"/>
    <w:rsid w:val="00BF5A68"/>
    <w:rsid w:val="00C01D0C"/>
    <w:rsid w:val="00C1160F"/>
    <w:rsid w:val="00C11E48"/>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58B8"/>
    <w:rsid w:val="00C965A1"/>
    <w:rsid w:val="00CA3A14"/>
    <w:rsid w:val="00CB0A1C"/>
    <w:rsid w:val="00CB3561"/>
    <w:rsid w:val="00CB4E98"/>
    <w:rsid w:val="00CC2D6F"/>
    <w:rsid w:val="00CD5702"/>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363A"/>
    <w:rsid w:val="00D759D5"/>
    <w:rsid w:val="00D76F8D"/>
    <w:rsid w:val="00D82E89"/>
    <w:rsid w:val="00D837AB"/>
    <w:rsid w:val="00D952B5"/>
    <w:rsid w:val="00D9701D"/>
    <w:rsid w:val="00DA4009"/>
    <w:rsid w:val="00DC018F"/>
    <w:rsid w:val="00DC1525"/>
    <w:rsid w:val="00DC1C73"/>
    <w:rsid w:val="00DC3F28"/>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37F7C"/>
    <w:rsid w:val="00E51169"/>
    <w:rsid w:val="00E533F0"/>
    <w:rsid w:val="00E56C0E"/>
    <w:rsid w:val="00E619F4"/>
    <w:rsid w:val="00E625D2"/>
    <w:rsid w:val="00E625E4"/>
    <w:rsid w:val="00E629B1"/>
    <w:rsid w:val="00E635D2"/>
    <w:rsid w:val="00E63EA1"/>
    <w:rsid w:val="00E75320"/>
    <w:rsid w:val="00E8300B"/>
    <w:rsid w:val="00E8628E"/>
    <w:rsid w:val="00E87AB1"/>
    <w:rsid w:val="00E932FD"/>
    <w:rsid w:val="00E9689D"/>
    <w:rsid w:val="00EA25B4"/>
    <w:rsid w:val="00EB1EA6"/>
    <w:rsid w:val="00EB2FE8"/>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37AD7"/>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4274">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070737486">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61F76E2E-6F25-4258-8A71-9ECBE8D2F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3</Pages>
  <Words>16478</Words>
  <Characters>93926</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01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r</cp:lastModifiedBy>
  <cp:revision>3</cp:revision>
  <cp:lastPrinted>2022-11-13T13:36:00Z</cp:lastPrinted>
  <dcterms:created xsi:type="dcterms:W3CDTF">2023-05-26T14:35:00Z</dcterms:created>
  <dcterms:modified xsi:type="dcterms:W3CDTF">2023-05-2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